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r w:rsidRPr="00721F05">
        <w:rPr>
          <w:rFonts w:asciiTheme="minorHAnsi" w:eastAsia="Times New Roman" w:hAnsiTheme="minorHAnsi"/>
        </w:rPr>
        <w:t>Yoav Ram and Lilach Hadany</w:t>
      </w:r>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35177">
        <w:rPr>
          <w:rFonts w:eastAsia="Times New Roman"/>
          <w:noProof/>
        </w:rPr>
        <w:t>July 24,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r w:rsidRPr="00984BB7">
        <w:t>Raynes</w:t>
      </w:r>
      <w:r>
        <w:t xml:space="preserve"> &amp; </w:t>
      </w:r>
      <w:r w:rsidRPr="00984BB7">
        <w:t>Sniegowski</w:t>
      </w:r>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induced hypermutation</w:t>
      </w:r>
      <w:bookmarkEnd w:id="4"/>
    </w:p>
    <w:p w:rsidR="009A61A0" w:rsidRPr="00721F05" w:rsidRDefault="00B4732B" w:rsidP="00D0627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DF04C6">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D06273">
        <w:t xml:space="preserve"> – a </w:t>
      </w:r>
      <w:r w:rsidR="00D06273" w:rsidRPr="00721F05">
        <w:t xml:space="preserve">process is </w:t>
      </w:r>
      <w:r w:rsidR="00D06273">
        <w:t>called</w:t>
      </w:r>
      <w:r w:rsidR="00D06273" w:rsidRPr="00721F05">
        <w:t xml:space="preserve"> </w:t>
      </w:r>
      <w:r w:rsidR="00D06273" w:rsidRPr="009667D0">
        <w:t>stress-induced mutagenesis</w:t>
      </w:r>
      <w:r w:rsidR="00D06273" w:rsidRPr="00721F05">
        <w:t xml:space="preserve"> (SIM)</w:t>
      </w:r>
      <w:r w:rsidR="009E6DA2">
        <w:t xml:space="preserve"> </w:t>
      </w:r>
      <w:r w:rsidR="002619F0" w:rsidRPr="00721F05">
        <w:fldChar w:fldCharType="begin" w:fldLock="1"/>
      </w:r>
      <w:r w:rsidR="00DF04C6">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id" : "ITEM-2", "itemData" : { "ISSN" : "0027-8424", "PMID" : "8524839", "abstract" : "The inducible SOS system increases the survival of bacteria exposed to DNA-damaging agents by increasing the capacity of error-free and error-prone DNA repair systems. The inducible mutator effect is expected to contribute to the adaptation of bacterial populations to these adverse life conditions by increasing their genetic variability. The evolutionary impact of the SOS system would be even greater if it was also induced under conditions common in nature, such as in resting bacterial populations. The results presented here show that SOS induction and mutagenesis do occur in bacteria in aging colonies on agar plates. The observed SOS induction and mutagenesis are controlled by the LexA repressor and are RecA- and cAMP-dependent.", "author" : [ { "dropping-particle" : "", "family" : "Taddei", "given" : "Fran\u00e7ois", "non-dropping-particle" : "", "parse-names" : false, "suffix" : "" }, { "dropping-particle" : "", "family" : "Matic", "given" : "Ivan", "non-dropping-particle" : "", "parse-names" : false, "suffix" : "" }, { "dropping-particle" : "", "family" : "Radman", "given" : "Miroslav", "non-dropping-particle" : "", "parse-names" : false, "suffix" : "" } ], "container-title" : "Proceedings of the National Academy of Sciences", "id" : "ITEM-2", "issue" : "25", "issued" : { "date-parts" : [ [ "1995", "12" ] ] }, "page" : "11736-40", "title" : "cAMP-dependent SOS induction and mutagenesis in resting bacterial populations.", "type" : "article-journal", "volume" : "92" }, "uris" : [ "http://www.mendeley.com/documents/?uuid=4ec9b55f-0d65-4f3d-a683-b6444a5010d1"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id" : "ITEM-4",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4", "issue" : "5", "issued" : { "date-parts" : [ [ "2007" ] ] }, "page" : "373-97", "title" : "Stress-induced mutagenesis in bacteria.", "type" : "article-journal", "volume" : "42" }, "uris" : [ "http://www.mendeley.com/documents/?uuid=5e19c257-4e56-43af-8e16-9f037cac92bc" ] }, { "id" : "ITEM-5",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5", "issue" : "4", "issued" : { "date-parts" : [ [ "2007" ] ] }, "page" : "285-311", "title" : "Adaptive mutation in &lt;i&gt;Saccharomyces cerevisiae&lt;/i&gt;.", "type" : "article-journal", "volume" : "42" }, "uris" : [ "http://www.mendeley.com/documents/?uuid=04d7aadf-550f-4d1a-bd6c-9d465758da10" ] }, { "id" : "ITEM-6",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6",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7",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7",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Radman 1975; Taddei, Matic, and Radman 1995;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D06273" w:rsidRPr="00D06273">
        <w:rPr>
          <w:noProof/>
        </w:rPr>
        <w:t>(Radman 1975; Taddei, Matic, and Radman 1995; Galhardo, Hastings, and Rosenberg 2007; Foster 2007; Heidenreich 2007; Rosenberg et al. 2012; Shor, Fox, and Broach 2013)</w:t>
      </w:r>
      <w:r w:rsidR="002619F0" w:rsidRPr="00721F05">
        <w:fldChar w:fldCharType="end"/>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D06273">
        <w:t xml:space="preserve">SIM </w:t>
      </w:r>
      <w:r w:rsidR="00AE5E3A" w:rsidRPr="00721F05">
        <w:t xml:space="preserve">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DF04C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D06273">
        <w:t xml:space="preserve"> </w:t>
      </w:r>
      <w:r w:rsidR="00D06273" w:rsidRPr="00D06273">
        <w:rPr>
          <w:highlight w:val="yellow"/>
        </w:rPr>
        <w:t>[Ram2014]</w:t>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DF04C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DF04C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DF04C6">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 "page" : "1107-1118", "title" : "The Lower Bound to the Evolution of Mutation Rates.", "type" : "article-journal", "volume" : "3" }, "uris" : [ "http://www.mendeley.com/documents/?uuid=356a1329-9988-4dea-bb9e-5df706b593d7"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r w:rsidR="00D06273">
        <w:t xml:space="preserve"> </w:t>
      </w:r>
      <w:r w:rsidR="00D06273">
        <w:fldChar w:fldCharType="begin" w:fldLock="1"/>
      </w:r>
      <w:r w:rsidR="00DF04C6">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Torres-Barcel\u00f3 et al. 2013; Katz and Hershberg 2013)" }, "properties" : { "noteIndex" : 0 }, "schema" : "https://github.com/citation-style-language/schema/raw/master/csl-citation.json" }</w:instrText>
      </w:r>
      <w:r w:rsidR="00D06273">
        <w:fldChar w:fldCharType="separate"/>
      </w:r>
      <w:r w:rsidR="00D06273" w:rsidRPr="00D06273">
        <w:rPr>
          <w:noProof/>
        </w:rPr>
        <w:t>(Torres-Barceló et al. 2013; Katz and Hershberg 2013)</w:t>
      </w:r>
      <w:r w:rsidR="00D06273">
        <w:fldChar w:fldCharType="end"/>
      </w:r>
      <w:r w:rsidR="00B23B43">
        <w:t>.</w:t>
      </w:r>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DF04C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DF04C6">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DF04C6">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DF04C6">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DF04C6">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DF04C6">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DF04C6">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DF04C6">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DF04C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DF04C6">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DF04C6">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note" : "        From Duplicate 2 (                   Hitchhiking of deleterious alleles and the cost of adaptation in partially selfing species.                 - Hartfield, Matthew; Gl\u00e9min, Sylvain )\n                \n        \n        \n      ", "page" : "281-93", "title" : "Hitchhiking of deleterious alleles and the cost of adaptation in partially selfing species.", "type" : "article-journal", "volume" : "196" }, "uris" : [ "http://www.mendeley.com/documents/?uuid=776df4bc-38d2-47ba-a8c1-006fcdedaf8d"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DF04C6">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DF04C6">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DF04C6">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xml:space="preserve">. In addition, recombination generates less-loaded individuals that were lost due to drift, halting "Mullter's ratchet" </w:t>
      </w:r>
      <w:r w:rsidRPr="00721F05">
        <w:fldChar w:fldCharType="begin" w:fldLock="1"/>
      </w:r>
      <w:r w:rsidR="00DF04C6">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DF04C6">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DF04C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ildtype sub-population (Chao and Cox?) //</w:t>
      </w:r>
      <w:r w:rsidR="00630519">
        <w:t xml:space="preserve">, even if those mutations were originally deleterious when generated </w:t>
      </w:r>
      <w:r w:rsidR="00630519">
        <w:fldChar w:fldCharType="begin" w:fldLock="1"/>
      </w:r>
      <w:r w:rsidR="00DF04C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DF04C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DF04C6">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DF04C6">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DF04C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Charlesworth 199X, Johnson &amp; Barton 2002), evolutionary traction (Hadany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i)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950356">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w:t>
      </w:r>
      <w:r w:rsidR="00950356">
        <w:rPr>
          <w:iCs/>
        </w:rPr>
        <w:t xml:space="preserve">their alleles </w:t>
      </w:r>
      <w:r w:rsidR="009A004F" w:rsidRPr="00721F05">
        <w:rPr>
          <w:iCs/>
        </w:rPr>
        <w:t xml:space="preserve">have numerical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2869DA">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w:t>
      </w:r>
      <w:r w:rsidR="002869DA">
        <w:t>natural selection</w:t>
      </w:r>
      <w:r w:rsidR="007B19C1" w:rsidRPr="00721F05">
        <w:t xml:space="preserve"> </w:t>
      </w:r>
      <w:r w:rsidR="002869DA">
        <w:t xml:space="preserve">and genetic drift </w:t>
      </w:r>
      <w:r w:rsidR="007B19C1" w:rsidRPr="00721F05">
        <w:t xml:space="preserve">by sampling the number of individuals </w:t>
      </w:r>
      <w:r w:rsidR="00470AD2">
        <w:t xml:space="preserve">in each </w:t>
      </w:r>
      <w:r w:rsidR="002869DA">
        <w:t xml:space="preserve">genotype </w:t>
      </w:r>
      <w:r w:rsidR="00470AD2">
        <w:t>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2869DA">
        <w:t xml:space="preserve">or </w:t>
      </w:r>
      <w:r w:rsidR="00B978DF">
        <w:t>frequency)</w:t>
      </w:r>
      <w:r w:rsidR="002869DA">
        <w:t xml:space="preserve"> multiplied by</w:t>
      </w:r>
      <w:r w:rsidR="007B19C1" w:rsidRPr="00721F05">
        <w:t xml:space="preserve"> </w:t>
      </w:r>
      <w:r w:rsidR="00470AD2">
        <w:t xml:space="preserve">the </w:t>
      </w:r>
      <w:r w:rsidR="007B19C1" w:rsidRPr="00721F05">
        <w:t xml:space="preserve">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2.7</w:t>
      </w:r>
      <w:r w:rsidR="00AD5110">
        <w:t xml:space="preserve"> </w:t>
      </w:r>
      <w:r w:rsidR="00AD5110">
        <w:fldChar w:fldCharType="begin" w:fldLock="1"/>
      </w:r>
      <w:r w:rsidR="00DF04C6">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Van Rossum and others 2007)" }, "properties" : { "noteIndex" : 0 }, "schema" : "https://github.com/citation-style-language/schema/raw/master/csl-citation.json" }</w:instrText>
      </w:r>
      <w:r w:rsidR="00AD5110">
        <w:fldChar w:fldCharType="separate"/>
      </w:r>
      <w:r w:rsidR="00AD5110" w:rsidRPr="00AD5110">
        <w:rPr>
          <w:noProof/>
        </w:rPr>
        <w:t>(Van Rossum and others 2007)</w:t>
      </w:r>
      <w:r w:rsidR="00AD5110">
        <w:fldChar w:fldCharType="end"/>
      </w:r>
      <w:r w:rsidR="00A3138F" w:rsidRPr="00721F05">
        <w:t xml:space="preserve"> </w:t>
      </w:r>
      <w:r w:rsidRPr="00721F05">
        <w:t>using</w:t>
      </w:r>
      <w:r w:rsidR="008B713A" w:rsidRPr="00721F05">
        <w:t xml:space="preserve"> </w:t>
      </w:r>
      <w:r w:rsidR="00B45BBE">
        <w:t xml:space="preserve">the </w:t>
      </w:r>
      <w:r w:rsidRPr="00721F05">
        <w:t>NumPy</w:t>
      </w:r>
      <w:r w:rsidR="00AD5110">
        <w:t xml:space="preserve"> </w:t>
      </w:r>
      <w:r w:rsidR="00AD5110">
        <w:fldChar w:fldCharType="begin" w:fldLock="1"/>
      </w:r>
      <w:r w:rsidR="00DF04C6">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van der Walt, Colbert, and Varoquaux 2011)" }, "properties" : { "noteIndex" : 0 }, "schema" : "https://github.com/citation-style-language/schema/raw/master/csl-citation.json" }</w:instrText>
      </w:r>
      <w:r w:rsidR="00AD5110">
        <w:fldChar w:fldCharType="separate"/>
      </w:r>
      <w:r w:rsidR="00AD5110" w:rsidRPr="00AD5110">
        <w:rPr>
          <w:noProof/>
        </w:rPr>
        <w:t>(van der Walt, Colbert, and Varoquaux 2011)</w:t>
      </w:r>
      <w:r w:rsidR="00AD5110">
        <w:fldChar w:fldCharType="end"/>
      </w:r>
      <w:r w:rsidRPr="00721F05">
        <w:t>, SciPy</w:t>
      </w:r>
      <w:r w:rsidR="00AD5110">
        <w:t xml:space="preserve"> </w:t>
      </w:r>
      <w:r w:rsidR="00AD5110">
        <w:fldChar w:fldCharType="begin" w:fldLock="1"/>
      </w:r>
      <w:r w:rsidR="00DF04C6">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Jones et al. 2001)" }, "properties" : { "noteIndex" : 0 }, "schema" : "https://github.com/citation-style-language/schema/raw/master/csl-citation.json" }</w:instrText>
      </w:r>
      <w:r w:rsidR="00AD5110">
        <w:fldChar w:fldCharType="separate"/>
      </w:r>
      <w:r w:rsidR="00AD5110" w:rsidRPr="00AD5110">
        <w:rPr>
          <w:noProof/>
        </w:rPr>
        <w:t>(Jones et al. 2001)</w:t>
      </w:r>
      <w:r w:rsidR="00AD5110">
        <w:fldChar w:fldCharType="end"/>
      </w:r>
      <w:r w:rsidR="00470AD2">
        <w:t>, and</w:t>
      </w:r>
      <w:r w:rsidR="00AD5110">
        <w:t xml:space="preserve"> P</w:t>
      </w:r>
      <w:r w:rsidRPr="00721F05">
        <w:t>andas</w:t>
      </w:r>
      <w:r w:rsidR="00AD5110">
        <w:t xml:space="preserve"> </w:t>
      </w:r>
      <w:r w:rsidR="00AD5110">
        <w:fldChar w:fldCharType="begin" w:fldLock="1"/>
      </w:r>
      <w:r w:rsidR="00DF04C6">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McKinney 2010)" }, "properties" : { "noteIndex" : 0 }, "schema" : "https://github.com/citation-style-language/schema/raw/master/csl-citation.json" }</w:instrText>
      </w:r>
      <w:r w:rsidR="00AD5110">
        <w:fldChar w:fldCharType="separate"/>
      </w:r>
      <w:r w:rsidR="00AD5110" w:rsidRPr="00AD5110">
        <w:rPr>
          <w:noProof/>
        </w:rPr>
        <w:t>(McKinney 2010)</w:t>
      </w:r>
      <w:r w:rsidR="00AD5110">
        <w:fldChar w:fldCharType="end"/>
      </w:r>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DF04C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1405E7">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ation</w:t>
      </w:r>
      <w:r w:rsidR="001405E7">
        <w:t xml:space="preserve"> (100%)</w:t>
      </w:r>
      <w:r w:rsidR="00C40CFE" w:rsidRPr="00721F05">
        <w:t xml:space="preserve"> </w:t>
      </w:r>
      <w:r w:rsidRPr="00721F05">
        <w:t xml:space="preserve">in the population. </w:t>
      </w:r>
      <w:r w:rsidR="00C40CFE" w:rsidRPr="00721F05">
        <w:t>If an allele is neutral</w:t>
      </w:r>
      <w:r w:rsidR="001405E7">
        <w:t xml:space="preserve"> with respect to its competitor alleles then</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d or disfavored by selection</w:t>
      </w:r>
      <w:r w:rsidR="001405E7">
        <w:t xml:space="preserve"> over its competitors,</w:t>
      </w:r>
      <w:r w:rsidR="0068460F" w:rsidRPr="00721F05">
        <w:t xml:space="preserve">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adaptation </w:t>
      </w:r>
      <w:r w:rsidR="001405E7">
        <w:t xml:space="preserve">time </w:t>
      </w:r>
      <w:r w:rsidR="00E8137A">
        <w:t xml:space="preserve">in populations </w:t>
      </w:r>
      <w:r w:rsidR="001405E7">
        <w:t>homogenous at the modifier loci subject to a single environmental change.</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S. cerevisiae</w:t>
      </w:r>
      <w:r w:rsidRPr="00721F05">
        <w:t xml:space="preserve"> [REF]. The figure shows that</w:t>
      </w:r>
      <w:r w:rsidR="008B66B5">
        <w:t xml:space="preserve"> recombination reduces the fixation of both mutators, as shown before for CM </w:t>
      </w:r>
      <w:r w:rsidR="008B66B5">
        <w:fldChar w:fldCharType="begin" w:fldLock="1"/>
      </w:r>
      <w:r w:rsidR="00DF04C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1405E7" w:rsidP="002F40E4">
      <w:pPr>
        <w:jc w:val="center"/>
      </w:pPr>
      <w:r>
        <w:rPr>
          <w:noProof/>
        </w:rPr>
        <w:lastRenderedPageBreak/>
        <w:drawing>
          <wp:inline distT="0" distB="0" distL="0" distR="0" wp14:anchorId="25F8040D" wp14:editId="36C02630">
            <wp:extent cx="3657600" cy="5486400"/>
            <wp:effectExtent l="0" t="0" r="0" b="0"/>
            <wp:docPr id="5" name="Picture 5" descr="D:\workspace\mamba\simarba\analysis\invasion_SIMvsCM_pop_1e6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_pop_1e6_2014-07-2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1405E7">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DE3D33">
          <w:rPr>
            <w:noProof/>
          </w:rPr>
          <w:t>1</w:t>
        </w:r>
      </w:fldSimple>
      <w:bookmarkEnd w:id="14"/>
      <w:r w:rsidRPr="00721F05">
        <w:t xml:space="preserve"> </w:t>
      </w:r>
      <w:r w:rsidR="00D612CB">
        <w:t xml:space="preserve">- </w:t>
      </w:r>
      <w:r w:rsidR="001405E7" w:rsidRPr="001405E7">
        <w:t>invasion_SIMvsCM_pop_1e6_2014-07-22</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DF04C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0485D383" wp14:editId="1D0FF46D">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DE3D33">
          <w:rPr>
            <w:noProof/>
          </w:rPr>
          <w:t>2</w:t>
        </w:r>
      </w:fldSimple>
      <w:bookmarkEnd w:id="16"/>
      <w:r>
        <w:t xml:space="preserve"> - </w:t>
      </w:r>
      <w:r w:rsidR="003A0243" w:rsidRPr="003A0243">
        <w:t>invasion_SIMvsCMvsNM_pop_1e5_1e6_</w:t>
      </w:r>
      <w:r w:rsidR="003A0243" w:rsidRPr="00EA3603">
        <w:rPr>
          <w:highlight w:val="red"/>
        </w:rPr>
        <w:t>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DF04C6">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DF04C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6B4AE9">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w:t>
      </w:r>
      <w:r w:rsidR="006B4AE9">
        <w:t xml:space="preserve">hardly </w:t>
      </w:r>
      <w:r>
        <w:t xml:space="preserve">affects the fixation probabilities; with </w:t>
      </w:r>
      <w:r w:rsidR="00DF3F12" w:rsidRPr="00DF3F12">
        <w:rPr>
          <w:i/>
          <w:iCs/>
        </w:rPr>
        <w:t>N</w:t>
      </w:r>
      <w:r w:rsidR="00DF3F12">
        <w:t>=</w:t>
      </w:r>
      <w:proofErr w:type="gramStart"/>
      <w:r w:rsidRPr="00DF3F12">
        <w:t>10</w:t>
      </w:r>
      <w:r w:rsidRPr="00DF3F12">
        <w:rPr>
          <w:vertAlign w:val="superscript"/>
        </w:rPr>
        <w:t>7</w:t>
      </w:r>
      <w:r>
        <w:t xml:space="preserve"> </w:t>
      </w:r>
      <w:r w:rsidR="00810973">
        <w:lastRenderedPageBreak/>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w:t>
      </w:r>
      <w:r w:rsidR="006B4AE9">
        <w:t>45</w:t>
      </w:r>
      <w:r>
        <w:t xml:space="preserve"> when the recombination rate increases from 0 to 0.</w:t>
      </w:r>
      <w:r w:rsidR="00DF3F12">
        <w:t>0</w:t>
      </w:r>
      <w:r w:rsidR="006B4AE9">
        <w:t>0</w:t>
      </w:r>
      <w:r>
        <w:t>3</w:t>
      </w:r>
      <w:r w:rsidR="00DF3F12">
        <w:t xml:space="preserve"> gene conversions per individual per generation</w:t>
      </w:r>
      <w:r>
        <w:t xml:space="preserve">, whereas there is no </w:t>
      </w:r>
      <w:r w:rsidR="006B4AE9">
        <w:t xml:space="preserve">significant </w:t>
      </w:r>
      <w:r>
        <w:t xml:space="preserve">effect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Tenaillon et al. </w:t>
      </w:r>
      <w:r w:rsidR="00184999">
        <w:fldChar w:fldCharType="begin" w:fldLock="1"/>
      </w:r>
      <w:r w:rsidR="00DF04C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6B4AE9">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6B4AE9" w:rsidP="0051712D">
      <w:pPr>
        <w:keepNext/>
        <w:jc w:val="center"/>
      </w:pPr>
      <w:r>
        <w:rPr>
          <w:noProof/>
        </w:rPr>
        <w:drawing>
          <wp:inline distT="0" distB="0" distL="0" distR="0" wp14:anchorId="0820B70B" wp14:editId="6A1AD25F">
            <wp:extent cx="3657600" cy="5486400"/>
            <wp:effectExtent l="0" t="0" r="0" b="0"/>
            <wp:docPr id="6" name="Picture 6" descr="D:\workspace\mamba\simarba\analysis\invasion_SIMvsCMvsNM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sizes_2014-07-2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6B4AE9">
      <w:pPr>
        <w:pStyle w:val="Caption"/>
        <w:jc w:val="center"/>
      </w:pPr>
      <w:r>
        <w:t xml:space="preserve">Figure </w:t>
      </w:r>
      <w:fldSimple w:instr=" SEQ Figure \* ARABIC ">
        <w:r w:rsidR="00DE3D33">
          <w:rPr>
            <w:noProof/>
          </w:rPr>
          <w:t>3</w:t>
        </w:r>
      </w:fldSimple>
      <w:r>
        <w:t xml:space="preserve"> - </w:t>
      </w:r>
      <w:r w:rsidR="006B4AE9" w:rsidRPr="006B4AE9">
        <w:t>invasion_SIMvsCMvsNM_pop_sizes_2014-07-22</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6B4AE9">
      <w:r>
        <w:t xml:space="preserve">Next, we considered the fixation of recombination modifiers – alleles that increase the recombination rate </w:t>
      </w:r>
      <w:r w:rsidR="00BC7E9A">
        <w:t>(</w:t>
      </w:r>
      <w:r w:rsidR="00CD0D70">
        <w:t>Figure 4</w:t>
      </w:r>
      <w:r w:rsidR="00BC7E9A">
        <w:t>).</w:t>
      </w:r>
      <w:r w:rsidR="00CD0D70">
        <w:t xml:space="preserve"> </w:t>
      </w:r>
      <w:r w:rsidR="006B4AE9">
        <w:t>C</w:t>
      </w:r>
      <w:r w:rsidR="000151FE" w:rsidRPr="00721F05">
        <w:t>onstitutive</w:t>
      </w:r>
      <w:r w:rsidR="00CD0D70">
        <w:t xml:space="preserve"> </w:t>
      </w:r>
      <w:r w:rsidR="00BC7E9A">
        <w:t xml:space="preserve">recombination modifiers </w:t>
      </w:r>
      <w:r w:rsidR="00CD0D70">
        <w:t>(CR</w:t>
      </w:r>
      <w:r w:rsidR="00810973">
        <w:t xml:space="preserve">; dashed </w:t>
      </w:r>
      <w:r w:rsidR="00184999">
        <w:t>purple</w:t>
      </w:r>
      <w:r w:rsidR="00CD0D70">
        <w:t>) w</w:t>
      </w:r>
      <w:r w:rsidR="00BC7E9A">
        <w:t>in competitions against wildtype m</w:t>
      </w:r>
      <w:r>
        <w:t xml:space="preserve">odifiers (NR), </w:t>
      </w:r>
      <w:r w:rsidR="00BC7E9A">
        <w:t>which hav</w:t>
      </w:r>
      <w:r>
        <w:t>e a basal rate of recombination</w:t>
      </w:r>
      <w:r w:rsidR="006B4AE9">
        <w:t xml:space="preserve"> (orange solid lines are control competitions featuring NR vs. NR). T</w:t>
      </w:r>
      <w:r w:rsidR="00BC7E9A">
        <w:t xml:space="preserve">he recombination modifiers' </w:t>
      </w:r>
      <w:r w:rsidR="00CD0D70">
        <w:t xml:space="preserve">advantage increases with the </w:t>
      </w:r>
      <w:r>
        <w:t>basal</w:t>
      </w:r>
      <w:r w:rsidR="00BC7E9A">
        <w:t xml:space="preserve"> </w:t>
      </w:r>
      <w:r w:rsidR="00CD0D70">
        <w:t>recombination rate</w:t>
      </w:r>
      <w:r w:rsidR="006B4AE9">
        <w:t xml:space="preserve"> (x-axis)</w:t>
      </w:r>
      <w:r w:rsidR="00CD0D70">
        <w:t xml:space="preserve"> and </w:t>
      </w:r>
      <w:r>
        <w:t xml:space="preserve">with </w:t>
      </w:r>
      <w:r w:rsidR="00CD0D70">
        <w:t>the population size</w:t>
      </w:r>
      <w:r w:rsidR="006B4AE9">
        <w:t xml:space="preserve"> (panels from right to left)</w:t>
      </w:r>
      <w:r w:rsidR="00BC7E9A">
        <w:t>, consistent with Figure 3</w:t>
      </w:r>
      <w:r>
        <w:t xml:space="preserve">: </w:t>
      </w:r>
      <w:r w:rsidR="006B4AE9">
        <w:t>recombination</w:t>
      </w:r>
      <w:r>
        <w:t xml:space="preserve"> modifiers depend on the population </w:t>
      </w:r>
      <w:r w:rsidR="006B4AE9">
        <w:t xml:space="preserve">size </w:t>
      </w:r>
      <w:r>
        <w:t xml:space="preserve">for </w:t>
      </w:r>
      <w:r w:rsidR="006B4AE9">
        <w:t xml:space="preserve">the </w:t>
      </w:r>
      <w:r>
        <w:t>generation of genetic variation.</w:t>
      </w:r>
    </w:p>
    <w:p w:rsidR="00CD0D70" w:rsidRDefault="006B4AE9" w:rsidP="00CD0D70">
      <w:pPr>
        <w:keepNext/>
        <w:jc w:val="center"/>
      </w:pPr>
      <w:r>
        <w:rPr>
          <w:noProof/>
        </w:rPr>
        <w:drawing>
          <wp:inline distT="0" distB="0" distL="0" distR="0" wp14:anchorId="22057B41" wp14:editId="47561FF0">
            <wp:extent cx="4572000" cy="5486400"/>
            <wp:effectExtent l="0" t="0" r="0" b="0"/>
            <wp:docPr id="7" name="Picture 7" descr="D:\workspace\mamba\simarba\analysis\invasion_NRvsCR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mamba\simarba\analysis\invasion_NRvsCR_pop_sizes_2014-07-2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6B4AE9">
      <w:pPr>
        <w:pStyle w:val="Caption"/>
        <w:jc w:val="center"/>
      </w:pPr>
      <w:r>
        <w:t xml:space="preserve">Figure </w:t>
      </w:r>
      <w:fldSimple w:instr=" SEQ Figure \* ARABIC ">
        <w:r w:rsidR="00DE3D33">
          <w:rPr>
            <w:noProof/>
          </w:rPr>
          <w:t>4</w:t>
        </w:r>
      </w:fldSimple>
      <w:r>
        <w:t xml:space="preserve"> - </w:t>
      </w:r>
      <w:r w:rsidR="006B4AE9" w:rsidRPr="006B4AE9">
        <w:t>invasion_NRvsCR_pop_sizes_2014-07-22</w:t>
      </w:r>
      <w:r w:rsidR="006B4AE9">
        <w:t xml:space="preserve"> </w:t>
      </w:r>
      <w:r w:rsidR="00EA3603">
        <w:t>in_pi=NM / in_rho=10</w:t>
      </w:r>
    </w:p>
    <w:p w:rsidR="00E447C4" w:rsidRDefault="00E447C4" w:rsidP="00D0044C"/>
    <w:p w:rsidR="00CD0D70" w:rsidRDefault="00DE72DB" w:rsidP="00AE65BA">
      <w:r>
        <w:t>W</w:t>
      </w:r>
      <w:r w:rsidR="003012BC">
        <w:t xml:space="preserve">hen a modifier allele affects both the mutation and the recombination rate, </w:t>
      </w:r>
      <w:r w:rsidR="0047230E">
        <w:t>the dynamics are more</w:t>
      </w:r>
      <w:r w:rsidR="003012BC">
        <w:t xml:space="preserve"> complex (Figure 5</w:t>
      </w:r>
      <w:r w:rsidR="00AE65BA">
        <w:t xml:space="preserve">). The right panel is the middle row from Figure 3, showing that SIM is more advantageous than CM (and even NM in large population) and that mutators' success decreases with </w:t>
      </w:r>
      <w:r w:rsidR="00AE65BA">
        <w:lastRenderedPageBreak/>
        <w:t>the recombination rate. The left panel integrates these results with the results of Figure 4, showing that (i) a recombination modifier is successful regardless of the interacting mutator; (ii) when mutators interact with a recombination modifier, their fixation probability does not decrease with recombination, but rather increases; (iii) a SIM-CR modifier (left panel, solid blue) is the most successful strategy in competitions with wildtype (sometimes tied with a non-mutator constitutive recombination modifier; left panel, dotted green), and (iv)</w:t>
      </w:r>
      <w:r w:rsidR="003012BC">
        <w:t xml:space="preserve">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381554">
      <w:r>
        <w:t xml:space="preserve">On the other hand, </w:t>
      </w:r>
      <w:r w:rsidR="00381554">
        <w:t xml:space="preserve">SIM facilitates the evolution of </w:t>
      </w:r>
      <w:r w:rsidRPr="00DE72DB">
        <w:rPr>
          <w:b/>
          <w:bCs/>
        </w:rPr>
        <w:t>recombination modifiers</w:t>
      </w:r>
      <w:r w:rsidR="00381554">
        <w:rPr>
          <w:b/>
          <w:bCs/>
        </w:rPr>
        <w:t>, especially when the wildtype recombination rate is low</w:t>
      </w:r>
      <w:r>
        <w:t>. This indicates that stress-induced mutators can have a role in the emergence and maintenance of recombination, at least in adaptive scenarios.</w:t>
      </w:r>
    </w:p>
    <w:p w:rsidR="003012BC" w:rsidRDefault="00E447C4" w:rsidP="003012BC">
      <w:pPr>
        <w:keepNext/>
        <w:jc w:val="center"/>
      </w:pPr>
      <w:r>
        <w:rPr>
          <w:noProof/>
        </w:rPr>
        <w:lastRenderedPageBreak/>
        <w:drawing>
          <wp:inline distT="0" distB="0" distL="0" distR="0" wp14:anchorId="4E142449" wp14:editId="75C0E626">
            <wp:extent cx="5486400" cy="5486400"/>
            <wp:effectExtent l="0" t="0" r="0" b="0"/>
            <wp:docPr id="11" name="Picture 11" descr="D:\workspace\mamba\simarba\analysis\invasion_combined_tau_5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combined_tau_5_pop_sizes_2014-07-2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B21813" w:rsidRPr="00B21813" w:rsidRDefault="003012BC" w:rsidP="00E447C4">
      <w:pPr>
        <w:pStyle w:val="Caption"/>
        <w:jc w:val="center"/>
      </w:pPr>
      <w:r>
        <w:t xml:space="preserve">Figure </w:t>
      </w:r>
      <w:fldSimple w:instr=" SEQ Figure \* ARABIC ">
        <w:r w:rsidR="00DE3D33">
          <w:rPr>
            <w:noProof/>
          </w:rPr>
          <w:t>5</w:t>
        </w:r>
      </w:fldSimple>
      <w:r>
        <w:t xml:space="preserve"> - </w:t>
      </w:r>
      <w:r w:rsidR="00E447C4" w:rsidRPr="00E447C4">
        <w:t>invasion_combined_tau_5_pop_sizes_2014-07-22</w:t>
      </w:r>
    </w:p>
    <w:p w:rsidR="005812EA" w:rsidRDefault="005812EA" w:rsidP="005812EA"/>
    <w:p w:rsidR="00A111C5" w:rsidRDefault="00A111C5" w:rsidP="00A111C5">
      <w:r>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sexuals.</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lastRenderedPageBreak/>
        <w:drawing>
          <wp:inline distT="0" distB="0" distL="0" distR="0" wp14:anchorId="044A33A6" wp14:editId="2DAC13BD">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sidR="00DE3D33">
          <w:rPr>
            <w:noProof/>
          </w:rPr>
          <w:t>6</w:t>
        </w:r>
      </w:fldSimple>
      <w:r>
        <w:t xml:space="preserve"> - </w:t>
      </w:r>
      <w:r w:rsidRPr="006E5183">
        <w:t>invasion_SIMvsCMvsNM_asexuals</w:t>
      </w:r>
      <w:r w:rsidRPr="005E17FC">
        <w:rPr>
          <w:highlight w:val="red"/>
        </w:rPr>
        <w:t>_2014-03-10</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614577">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 xml:space="preserve">the average time until </w:t>
      </w:r>
      <w:r w:rsidR="00614577">
        <w:rPr>
          <w:rFonts w:eastAsiaTheme="majorEastAsia"/>
        </w:rPr>
        <w:t xml:space="preserve">at least half of </w:t>
      </w:r>
      <w:r>
        <w:rPr>
          <w:rFonts w:eastAsiaTheme="majorEastAsia"/>
        </w:rPr>
        <w:t xml:space="preserve">the population </w:t>
      </w:r>
      <w:r w:rsidR="00614577">
        <w:rPr>
          <w:rFonts w:eastAsiaTheme="majorEastAsia"/>
        </w:rPr>
        <w:t xml:space="preserve">adapts to new </w:t>
      </w:r>
      <w:r>
        <w:rPr>
          <w:rFonts w:eastAsiaTheme="majorEastAsia"/>
        </w:rPr>
        <w:t xml:space="preserve">environmental </w:t>
      </w:r>
      <w:r w:rsidR="00614577">
        <w:rPr>
          <w:rFonts w:eastAsiaTheme="majorEastAsia"/>
        </w:rPr>
        <w:t>conditions</w:t>
      </w:r>
      <w:r>
        <w:rPr>
          <w:rFonts w:eastAsiaTheme="majorEastAsia"/>
        </w:rPr>
        <w:t>.</w:t>
      </w:r>
    </w:p>
    <w:p w:rsidR="00E95AD3" w:rsidRDefault="000F32FA" w:rsidP="00614577">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w:t>
      </w:r>
      <w:r w:rsidR="00614577">
        <w:rPr>
          <w:rFonts w:eastAsiaTheme="majorEastAsia"/>
        </w:rPr>
        <w:t>i</w:t>
      </w:r>
      <w:r>
        <w:rPr>
          <w:rFonts w:eastAsiaTheme="majorEastAsia"/>
        </w:rPr>
        <w:t xml:space="preserve"> (</w:t>
      </w:r>
      <w:r w:rsidR="00A111C5">
        <w:rPr>
          <w:rFonts w:eastAsiaTheme="majorEastAsia"/>
          <w:i/>
          <w:iCs/>
        </w:rPr>
        <w:t xml:space="preserve">i.e. </w:t>
      </w:r>
      <w:r w:rsidR="00A111C5">
        <w:rPr>
          <w:rFonts w:eastAsiaTheme="majorEastAsia"/>
        </w:rPr>
        <w:t>the same modifier</w:t>
      </w:r>
      <w:r w:rsidR="00614577">
        <w:rPr>
          <w:rFonts w:eastAsiaTheme="majorEastAsia"/>
        </w:rPr>
        <w:t>s</w:t>
      </w:r>
      <w:r w:rsidR="00A111C5">
        <w:rPr>
          <w:rFonts w:eastAsiaTheme="majorEastAsia"/>
        </w:rPr>
        <w:t xml:space="preserve"> in all individuals</w:t>
      </w:r>
      <w:r>
        <w:rPr>
          <w:rFonts w:eastAsiaTheme="majorEastAsia"/>
        </w:rPr>
        <w:t xml:space="preserve">) with different levels of mutation rate increase </w:t>
      </w:r>
      <w:r w:rsidR="0047230E" w:rsidRPr="00614577">
        <w:rPr>
          <w:rFonts w:eastAsiaTheme="majorEastAsia"/>
          <w:i/>
          <w:iCs/>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tions required for</w:t>
      </w:r>
      <w:r w:rsidR="00614577">
        <w:rPr>
          <w:rFonts w:eastAsiaTheme="majorEastAsia"/>
        </w:rPr>
        <w:t xml:space="preserve"> full</w:t>
      </w:r>
      <w:r w:rsidR="00A111C5">
        <w:rPr>
          <w:rFonts w:eastAsiaTheme="majorEastAsia"/>
        </w:rPr>
        <w:t xml:space="preserve">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614577">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w:t>
      </w:r>
      <w:r w:rsidR="00614577">
        <w:rPr>
          <w:rFonts w:eastAsiaTheme="majorEastAsia"/>
        </w:rPr>
        <w:t>two</w:t>
      </w:r>
      <w:r w:rsidR="00E95AD3">
        <w:rPr>
          <w:rFonts w:eastAsiaTheme="majorEastAsia"/>
        </w:rPr>
        <w:t xml:space="preserve"> beneficial mutations </w:t>
      </w:r>
      <w:r>
        <w:rPr>
          <w:rFonts w:eastAsiaTheme="majorEastAsia"/>
        </w:rPr>
        <w:t>(</w:t>
      </w:r>
      <w:r w:rsidR="00614577">
        <w:rPr>
          <w:rFonts w:eastAsiaTheme="majorEastAsia"/>
        </w:rPr>
        <w:t>right panel</w:t>
      </w:r>
      <w:r>
        <w:rPr>
          <w:rFonts w:eastAsiaTheme="majorEastAsia"/>
        </w:rPr>
        <w:t>)</w:t>
      </w:r>
      <w:r w:rsidR="0047230E">
        <w:rPr>
          <w:rFonts w:eastAsiaTheme="majorEastAsia"/>
        </w:rPr>
        <w:t xml:space="preserve"> in agreement with</w:t>
      </w:r>
      <w:r w:rsidR="00840186">
        <w:rPr>
          <w:rFonts w:eastAsiaTheme="majorEastAsia"/>
        </w:rPr>
        <w:t xml:space="preserve"> Tenaillon et al.</w:t>
      </w:r>
      <w:r w:rsidR="0047230E">
        <w:rPr>
          <w:rFonts w:eastAsiaTheme="majorEastAsia"/>
        </w:rPr>
        <w:t xml:space="preserve"> </w:t>
      </w:r>
      <w:r w:rsidR="0047230E">
        <w:rPr>
          <w:rFonts w:eastAsiaTheme="majorEastAsia"/>
        </w:rPr>
        <w:fldChar w:fldCharType="begin" w:fldLock="1"/>
      </w:r>
      <w:r w:rsidR="00DF04C6">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w:t>
      </w:r>
      <w:r>
        <w:rPr>
          <w:rFonts w:eastAsiaTheme="majorEastAsia"/>
        </w:rPr>
        <w:lastRenderedPageBreak/>
        <w:t xml:space="preserve">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DF04C6">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rachet),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614577" w:rsidP="000F32FA">
      <w:pPr>
        <w:keepNext/>
        <w:jc w:val="center"/>
      </w:pPr>
      <w:r>
        <w:rPr>
          <w:rFonts w:eastAsiaTheme="majorEastAsia" w:cstheme="majorBidi"/>
          <w:b/>
          <w:bCs/>
          <w:noProof/>
          <w:color w:val="4F81BD" w:themeColor="accent1"/>
          <w:sz w:val="26"/>
          <w:szCs w:val="26"/>
        </w:rPr>
        <w:lastRenderedPageBreak/>
        <w:drawing>
          <wp:inline distT="0" distB="0" distL="0" distR="0" wp14:anchorId="3D7E087C" wp14:editId="27185A2F">
            <wp:extent cx="5725160" cy="4913630"/>
            <wp:effectExtent l="0" t="0" r="8890" b="1270"/>
            <wp:docPr id="12" name="Picture 12" descr="D:\workspace\mamba\simarba\analysis\adaptation_NR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adaptation_NR_2014-07-2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7817E7" w:rsidRPr="007817E7" w:rsidRDefault="00901526" w:rsidP="00614577">
      <w:pPr>
        <w:pStyle w:val="Caption"/>
        <w:jc w:val="center"/>
      </w:pPr>
      <w:r>
        <w:t xml:space="preserve">Figure </w:t>
      </w:r>
      <w:fldSimple w:instr=" SEQ Figure \* ARABIC ">
        <w:r w:rsidR="00DE3D33">
          <w:rPr>
            <w:noProof/>
          </w:rPr>
          <w:t>7</w:t>
        </w:r>
      </w:fldSimple>
      <w:r>
        <w:t xml:space="preserve"> - </w:t>
      </w:r>
      <w:r w:rsidR="00614577" w:rsidRPr="00614577">
        <w:t>adaptation_NR_2014-07-22</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Tenaillon </w:t>
      </w:r>
      <w:r w:rsidRPr="00721F05">
        <w:rPr>
          <w:i/>
          <w:iCs/>
        </w:rPr>
        <w:t xml:space="preserve">et al. </w:t>
      </w:r>
      <w:r w:rsidRPr="00721F05">
        <w:fldChar w:fldCharType="begin" w:fldLock="1"/>
      </w:r>
      <w:r w:rsidR="00DF04C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DF04C6">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DF04C6">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Sloan and Panjeti</w:t>
      </w:r>
      <w:r w:rsidRPr="00B360AC">
        <w:t xml:space="preserve"> </w:t>
      </w:r>
      <w:r w:rsidRPr="00B360AC">
        <w:fldChar w:fldCharType="begin" w:fldLock="1"/>
      </w:r>
      <w:r w:rsidR="00DF04C6">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asexuals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r w:rsidRPr="00984BB7">
        <w:t>Raynes</w:t>
      </w:r>
      <w:r>
        <w:t xml:space="preserve"> &amp; </w:t>
      </w:r>
      <w:r w:rsidRPr="00984BB7">
        <w:t>Sniegowski</w:t>
      </w:r>
      <w:r>
        <w:t xml:space="preserve"> 2011 – recombination and mutation in yeast //</w:t>
      </w:r>
    </w:p>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DF04C6">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DF04C6">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DF04C6">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DF04C6">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DF04C6">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r w:rsidR="00FD5114">
        <w:t>//</w:t>
      </w:r>
      <w:r w:rsidR="00FD5114" w:rsidRPr="00FD5114">
        <w:t xml:space="preserve"> </w:t>
      </w:r>
      <w:r w:rsidR="00FD5114" w:rsidRPr="00984BB7">
        <w:t>Raynes</w:t>
      </w:r>
      <w:r w:rsidR="00FD5114">
        <w:t xml:space="preserve"> &amp; </w:t>
      </w:r>
      <w:r w:rsidR="00FD5114" w:rsidRPr="00984BB7">
        <w:t>Sniegowski</w:t>
      </w:r>
      <w:r w:rsidR="00FD5114">
        <w:t xml:space="preserve"> </w:t>
      </w:r>
      <w:proofErr w:type="gramStart"/>
      <w:r w:rsidR="00FD5114">
        <w:t>2011 ?</w:t>
      </w:r>
      <w:proofErr w:type="gramEnd"/>
      <w:r w:rsidR="00FD5114">
        <w:t>//</w:t>
      </w:r>
    </w:p>
    <w:p w:rsidR="00FD5114" w:rsidRDefault="00FD5114" w:rsidP="001D305B"/>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i)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DF04C6">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DF04C6">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DF04C6">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DF04C6">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DF04C6">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DF04C6">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DF04C6">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w:t>
      </w:r>
      <w:r w:rsidR="004979BE">
        <w:lastRenderedPageBreak/>
        <w:t xml:space="preserve">and virulence factors </w:t>
      </w:r>
      <w:r w:rsidR="004979BE" w:rsidRPr="004979BE">
        <w:fldChar w:fldCharType="begin" w:fldLock="1"/>
      </w:r>
      <w:r w:rsidR="00DF04C6">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DF04C6">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DF04C6">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DF04C6">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DF04C6">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7" w:name="h.34m4hofc43lp"/>
      <w:bookmarkStart w:id="18" w:name="_Toc336511474"/>
      <w:bookmarkEnd w:id="17"/>
      <w:r w:rsidRPr="00721F05">
        <w:rPr>
          <w:rFonts w:asciiTheme="minorHAnsi" w:hAnsiTheme="minorHAnsi"/>
        </w:rPr>
        <w:t>References</w:t>
      </w:r>
      <w:bookmarkEnd w:id="18"/>
    </w:p>
    <w:p w:rsidR="000E3774" w:rsidRPr="00721F05" w:rsidRDefault="000E3774" w:rsidP="00E56CE3">
      <w:pPr>
        <w:pStyle w:val="Heading1"/>
        <w:divId w:val="1620528373"/>
        <w:rPr>
          <w:rFonts w:asciiTheme="minorHAnsi" w:hAnsiTheme="minorHAnsi"/>
        </w:rPr>
      </w:pPr>
      <w:bookmarkStart w:id="19" w:name="_Toc336511475"/>
      <w:r w:rsidRPr="00721F05">
        <w:rPr>
          <w:rFonts w:asciiTheme="minorHAnsi" w:hAnsiTheme="minorHAnsi"/>
        </w:rPr>
        <w:t>Figures</w:t>
      </w:r>
      <w:bookmarkEnd w:id="19"/>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0" w:name="_Toc336511476"/>
      <w:r w:rsidRPr="00721F05">
        <w:rPr>
          <w:rFonts w:asciiTheme="minorHAnsi" w:hAnsiTheme="minorHAnsi"/>
        </w:rPr>
        <w:lastRenderedPageBreak/>
        <w:t>Tables</w:t>
      </w:r>
      <w:bookmarkEnd w:id="20"/>
    </w:p>
    <w:p w:rsidR="00EC70E4" w:rsidRPr="00721F05" w:rsidRDefault="00EC70E4" w:rsidP="00E56CE3">
      <w:pPr>
        <w:pStyle w:val="Caption"/>
        <w:divId w:val="1620528373"/>
      </w:pPr>
      <w:bookmarkStart w:id="21"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1"/>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w:t>
            </w:r>
            <w:r w:rsidR="00C2122E" w:rsidRPr="00721F05">
              <w:rPr>
                <w:rFonts w:cs="Arial"/>
                <w:i/>
                <w:iCs/>
                <w:sz w:val="18"/>
                <w:szCs w:val="18"/>
              </w:rPr>
              <w:t>ϕ</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 &amp;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 &amp;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D35177">
      <w:pPr>
        <w:pStyle w:val="Caption"/>
        <w:divId w:val="1620528373"/>
      </w:pPr>
      <w:proofErr w:type="gramStart"/>
      <w:r w:rsidRPr="00721F05">
        <w:lastRenderedPageBreak/>
        <w:t xml:space="preserve">Table </w:t>
      </w:r>
      <w:r>
        <w:t>2.</w:t>
      </w:r>
      <w:proofErr w:type="gramEnd"/>
      <w:r>
        <w:t xml:space="preserve"> Evolutionary </w:t>
      </w:r>
      <w:r w:rsidR="00D35177">
        <w:t>processes</w:t>
      </w:r>
      <w:r>
        <w:t xml:space="preserve"> </w:t>
      </w:r>
      <w:r w:rsidR="00D35177">
        <w:t xml:space="preserve">affecting the </w:t>
      </w:r>
      <w:r>
        <w:t xml:space="preserve">evolution </w:t>
      </w:r>
      <w:r w:rsidR="00D35177">
        <w:t>of the mutation rate</w:t>
      </w:r>
    </w:p>
    <w:tbl>
      <w:tblPr>
        <w:tblStyle w:val="LightShading"/>
        <w:tblW w:w="5000" w:type="pct"/>
        <w:tblLayout w:type="fixed"/>
        <w:tblLook w:val="04A0" w:firstRow="1" w:lastRow="0" w:firstColumn="1" w:lastColumn="0" w:noHBand="0" w:noVBand="1"/>
      </w:tblPr>
      <w:tblGrid>
        <w:gridCol w:w="1242"/>
        <w:gridCol w:w="1134"/>
        <w:gridCol w:w="1276"/>
        <w:gridCol w:w="846"/>
        <w:gridCol w:w="1280"/>
        <w:gridCol w:w="1985"/>
        <w:gridCol w:w="1479"/>
      </w:tblGrid>
      <w:tr w:rsidR="00D35177" w:rsidRPr="00721F05" w:rsidTr="00DF04C6">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D35177" w:rsidRDefault="00D35177" w:rsidP="00687518">
            <w:pPr>
              <w:ind w:firstLine="0"/>
              <w:rPr>
                <w:i/>
                <w:iCs/>
                <w:sz w:val="18"/>
                <w:szCs w:val="18"/>
              </w:rPr>
            </w:pPr>
            <w:r>
              <w:rPr>
                <w:i/>
                <w:iCs/>
                <w:sz w:val="18"/>
                <w:szCs w:val="18"/>
              </w:rPr>
              <w:t>Process</w:t>
            </w:r>
          </w:p>
        </w:tc>
        <w:tc>
          <w:tcPr>
            <w:tcW w:w="1134"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276"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111" w:type="dxa"/>
            <w:gridSpan w:val="3"/>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c>
          <w:tcPr>
            <w:tcW w:w="1479" w:type="dxa"/>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References</w:t>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tcPr>
          <w:p w:rsidR="00D35177" w:rsidRPr="00721F05" w:rsidRDefault="00D35177" w:rsidP="00BA6A91">
            <w:pPr>
              <w:ind w:firstLine="0"/>
              <w:rPr>
                <w:i/>
                <w:iCs/>
                <w:sz w:val="18"/>
                <w:szCs w:val="18"/>
              </w:rPr>
            </w:pPr>
          </w:p>
        </w:tc>
        <w:tc>
          <w:tcPr>
            <w:tcW w:w="1134" w:type="dxa"/>
            <w:vMerge/>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276" w:type="dxa"/>
            <w:vMerge/>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846"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3265" w:type="dxa"/>
            <w:gridSpan w:val="2"/>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c>
          <w:tcPr>
            <w:tcW w:w="1479"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6D3E77">
            <w:pPr>
              <w:ind w:firstLine="0"/>
              <w:rPr>
                <w:sz w:val="18"/>
                <w:szCs w:val="18"/>
              </w:rPr>
            </w:pPr>
            <w:r>
              <w:rPr>
                <w:sz w:val="18"/>
                <w:szCs w:val="18"/>
              </w:rPr>
              <w:t>Background trapping / A ruby in the rubbish</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appearing on a deleterious background are less likely to fix</w:t>
            </w:r>
          </w:p>
        </w:tc>
        <w:tc>
          <w:tcPr>
            <w:tcW w:w="1985" w:type="dxa"/>
          </w:tcPr>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can be rescued from deleterious background by recombination</w:t>
            </w:r>
          </w:p>
        </w:tc>
        <w:tc>
          <w:tcPr>
            <w:tcW w:w="1479"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1", "issue" : "2", "issued" : { "date-parts" : [ [ "1994" ] ] }, "page" : "597-606", "title" : "A Ruby in the Rubbish: Beneficial Mutations, Deleterious Mutations", "type" : "article-journal", "volume" : "137" }, "uris" : [ "http://www.mendeley.com/documents/?uuid=e83eb8e3-9ca5-4178-a4ff-57dc9dbef47f" ] }, { "id" : "ITEM-2", "itemData" : { "PMID" : "8082838", "abstract" : "This paper analyses the effects of selection against deleterious alleles maintained by mutation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loci in random-mating populations are compared, and the effects of background selection on asexual and self-fertilizing populations are considered. The implications of these results for the interpretation of studies of molecular evolution and variation are discussed.", "author" : [ { "dropping-particle" : "", "family" : "Charlesworth", "given" : "Brian", "non-dropping-particle" : "", "parse-names" : false, "suffix" : "" } ], "container-title" : "Genetical research", "id" : "ITEM-2", "issue" : "3", "issued" : { "date-parts" : [ [ "1994", "6" ] ] }, "page" : "213-27", "title" : "The effect of background selection against deleterious mutations on weakly selected, linked variants.", "type" : "article-journal", "volume" : "63" }, "uris" : [ "http://www.mendeley.com/documents/?uuid=45e7f554-0fef-4524-a7da-bd73ba5224b4"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From Duplicate 2 ( The effect of deleterious alleles on adaptation in asexual populations. - Johnson, Toby; Barton, Nicholas H. )\n\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n", "page" : "395-411", "title" : "The effect of deleterious alleles on adaptation in asexual populations.", "type" : "article-journal", "volume" : "162" }, "uris" : [ "http://www.mendeley.com/documents/?uuid=1ed7c328-35ec-4cb1-b902-8f40baee63f7" ] } ], "mendeley" : { "previouslyFormattedCitation" : "(Peck 1994; Charlesworth 1994; Johnson and Barton 2002)" }, "properties" : { "noteIndex" : 0 }, "schema" : "https://github.com/citation-style-language/schema/raw/master/csl-citation.json" }</w:instrText>
            </w:r>
            <w:r>
              <w:rPr>
                <w:sz w:val="18"/>
                <w:szCs w:val="18"/>
              </w:rPr>
              <w:fldChar w:fldCharType="separate"/>
            </w:r>
            <w:r w:rsidRPr="00D35177">
              <w:rPr>
                <w:noProof/>
                <w:sz w:val="18"/>
                <w:szCs w:val="18"/>
              </w:rPr>
              <w:t>(Peck 1994; Charlesworth 1994; Johnson and Barton 2002)</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Evolutionary traction (draft?)</w:t>
            </w:r>
          </w:p>
        </w:tc>
        <w:tc>
          <w:tcPr>
            <w:tcW w:w="1134"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276"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 reduces the population mean fitness</w:t>
            </w:r>
          </w:p>
        </w:tc>
        <w:tc>
          <w:tcPr>
            <w:tcW w:w="1985" w:type="dxa"/>
          </w:tcPr>
          <w:p w:rsidR="00D35177" w:rsidRPr="00721F05" w:rsidRDefault="00D35177" w:rsidP="00D351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 mean fitness</w:t>
            </w:r>
          </w:p>
        </w:tc>
        <w:tc>
          <w:tcPr>
            <w:tcW w:w="1479"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1", "issue" : "2", "issued" : { "date-parts" : [ [ "2005", "3" ] ] }, "page" : "309-14", "title" : "Evolutionary traction: the cost of adaptation and the evolution of sex.", "type" : "article-journal", "volume" : "18" }, "uris" : [ "http://www.mendeley.com/documents/?uuid=7003d693-f249-49c5-9219-da43f286bae1" ] } ], "mendeley" : { "previouslyFormattedCitation" : "(Hadany and Feldman 2005)" }, "properties" : { "noteIndex" : 0 }, "schema" : "https://github.com/citation-style-language/schema/raw/master/csl-citation.json" }</w:instrText>
            </w:r>
            <w:r>
              <w:rPr>
                <w:sz w:val="18"/>
                <w:szCs w:val="18"/>
              </w:rPr>
              <w:fldChar w:fldCharType="separate"/>
            </w:r>
            <w:r w:rsidRPr="00D35177">
              <w:rPr>
                <w:noProof/>
                <w:sz w:val="18"/>
                <w:szCs w:val="18"/>
              </w:rPr>
              <w:t>(Hadany and Feldman 2005)</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tation accumulation</w:t>
            </w:r>
          </w:p>
        </w:tc>
        <w:tc>
          <w:tcPr>
            <w:tcW w:w="1134"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SB </w:t>
            </w:r>
          </w:p>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p>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ial bottlenecks</w:t>
            </w:r>
          </w:p>
        </w:tc>
        <w:tc>
          <w:tcPr>
            <w:tcW w:w="2126" w:type="dxa"/>
            <w:gridSpan w:val="2"/>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reduce mean fitness; when occurring on the background of a beneficial mutation, this leads to decreased fixation probability</w:t>
            </w:r>
          </w:p>
        </w:tc>
        <w:tc>
          <w:tcPr>
            <w:tcW w:w="1985" w:type="dxa"/>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 Depends if there is positive or negative epistasis?</w:t>
            </w:r>
          </w:p>
        </w:tc>
        <w:tc>
          <w:tcPr>
            <w:tcW w:w="1479"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From Duplicate 2 ( The effect of deleterious alleles on adaptation in asexual populations. - Johnson, Toby; Barton, Nicholas H. )\n\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n", "page" : "395-411", "title" : "The effect of deleterious alleles on adaptation in asexual populations.", "type" : "article-journal", "volume" : "162" }, "uris" : [ "http://www.mendeley.com/documents/?uuid=1ed7c328-35ec-4cb1-b902-8f40baee63f7" ] }, { "id" : "ITEM-2", "itemData" : { "DOI" : "10.1038/336435a0", "ISSN" : "0028-0836", "PMID" : "3057385", "abstract" : "The origin and maintenance of sexual reproduction continues to be an important problem in evolutionary biology. If the deleterious mutation rate per genome per generation is greater than 1, then the greater efficiency of selection against these mutations in sexual populations may be responsible for the evolution of sex and related phenomena. In modern human populations detrimental mutations with small individual effects are probably accumulating faster than they are being eliminated by selection.", "author" : [ { "dropping-particle" : "", "family" : "Kondrashov", "given" : "Alexey S.", "non-dropping-particle" : "", "parse-names" : false, "suffix" : "" } ], "container-title" : "Nature", "id" : "ITEM-2", "issue" : "6198", "issued" : { "date-parts" : [ [ "1988", "12", "1" ] ] }, "page" : "435-40", "title" : "Deleterious mutations and the evolution of sexual reproduction.", "type" : "article-journal", "volume" : "336" }, "uris" : [ "http://www.mendeley.com/documents/?uuid=caad6c6a-6624-49b9-8088-4b52dd76b817" ] } ], "mendeley" : { "previouslyFormattedCitation" : "(Johnson and Barton 2002; Kondrashov 1988)" }, "properties" : { "noteIndex" : 0 }, "schema" : "https://github.com/citation-style-language/schema/raw/master/csl-citation.json" }</w:instrText>
            </w:r>
            <w:r>
              <w:rPr>
                <w:sz w:val="18"/>
                <w:szCs w:val="18"/>
              </w:rPr>
              <w:fldChar w:fldCharType="separate"/>
            </w:r>
            <w:r w:rsidRPr="00D35177">
              <w:rPr>
                <w:noProof/>
                <w:sz w:val="18"/>
                <w:szCs w:val="18"/>
              </w:rPr>
              <w:t>(Johnson and Barton 2002; Kondrashov 1988)</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ller’s ratchet</w:t>
            </w:r>
          </w:p>
        </w:tc>
        <w:tc>
          <w:tcPr>
            <w:tcW w:w="1134" w:type="dxa"/>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746332"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332">
              <w:rPr>
                <w:sz w:val="18"/>
                <w:szCs w:val="18"/>
              </w:rPr>
              <w:t>.</w:t>
            </w:r>
          </w:p>
          <w:p w:rsidR="00D35177" w:rsidRPr="00721F05"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 the early stages of fixation of a beneficial mutation, this reduces fixation probability </w:t>
            </w:r>
          </w:p>
        </w:tc>
        <w:tc>
          <w:tcPr>
            <w:tcW w:w="1985"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c>
          <w:tcPr>
            <w:tcW w:w="1479" w:type="dxa"/>
          </w:tcPr>
          <w:p w:rsidR="00D35177" w:rsidRDefault="00746332"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id" : "ITEM-2",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2", "issue" : "3", "issued" : { "date-parts" : [ [ "2000", "3" ] ] }, "page" : "1379-87", "title" : "The degeneration of asexual haploid populations and the speed of Muller's ratchet.", "type" : "article-journal", "volume" : "154" }, "uris" : [ "http://www.mendeley.com/documents/?uuid=0bf4d2ee-2782-46fb-95ee-3829094df34c"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From Duplicate 2 ( The effect of deleterious alleles on adaptation in asexual populations. - Johnson, Toby; Barton, Nicholas H. )\n\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n", "page" : "395-411", "title" : "The effect of deleterious alleles on adaptation in asexual populations.", "type" : "article-journal", "volume" : "162" }, "uris" : [ "http://www.mendeley.com/documents/?uuid=1ed7c328-35ec-4cb1-b902-8f40baee63f7" ] } ], "mendeley" : { "previouslyFormattedCitation" : "(Haigh 1978; Gordo and Charlesworth 2000; Johnson and Barton 2002)" }, "properties" : { "noteIndex" : 0 }, "schema" : "https://github.com/citation-style-language/schema/raw/master/csl-citation.json" }</w:instrText>
            </w:r>
            <w:r>
              <w:rPr>
                <w:sz w:val="18"/>
                <w:szCs w:val="18"/>
              </w:rPr>
              <w:fldChar w:fldCharType="separate"/>
            </w:r>
            <w:r w:rsidRPr="00746332">
              <w:rPr>
                <w:noProof/>
                <w:sz w:val="18"/>
                <w:szCs w:val="18"/>
              </w:rPr>
              <w:t>(Haigh 1978; Gordo and Charlesworth 2000; Johnson and Barton 2002)</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Appearance of beneficial mutations</w:t>
            </w:r>
            <w:r w:rsidR="00DF04C6">
              <w:rPr>
                <w:sz w:val="18"/>
                <w:szCs w:val="18"/>
              </w:rPr>
              <w:t xml:space="preserve"> / Fisher-Muller effect</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276"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r w:rsidR="00DF04C6">
              <w:rPr>
                <w:sz w:val="18"/>
                <w:szCs w:val="18"/>
              </w:rPr>
              <w:t xml:space="preserve"> but mutations must be accumulated sequentialy</w:t>
            </w:r>
          </w:p>
        </w:tc>
        <w:tc>
          <w:tcPr>
            <w:tcW w:w="1985" w:type="dxa"/>
          </w:tcPr>
          <w:p w:rsidR="00D35177" w:rsidRPr="00721F05" w:rsidRDefault="00746332"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f two or more beneficial mutations must occur together, recombination </w:t>
            </w:r>
            <w:r w:rsidR="00DF04C6">
              <w:rPr>
                <w:sz w:val="18"/>
                <w:szCs w:val="18"/>
              </w:rPr>
              <w:t>can combine mutations generated in separate lineages</w:t>
            </w:r>
          </w:p>
        </w:tc>
        <w:tc>
          <w:tcPr>
            <w:tcW w:w="1479" w:type="dxa"/>
          </w:tcPr>
          <w:p w:rsidR="00D35177" w:rsidRDefault="00746332"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id" : "ITEM-2",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2", "issue" : "2", "issued" : { "date-parts" : [ [ "1974", "10" ] ] }, "page" : "737-56", "title" : "The evolutionary advantage of recombination.", "type" : "article-journal", "volume" : "78" }, "uris" : [ "http://www.mendeley.com/documents/?uuid=35747c4e-ada8-4ffa-b3e0-8d198d4fff13" ] }, { "id" : "ITEM-3", "itemData" : { "author" : [ { "dropping-particle" : "", "family" : "Fisher", "given" : "R.A.", "non-dropping-particle" : "", "parse-names" : false, "suffix" : "" } ], "id" : "ITEM-3", "issued" : { "date-parts" : [ [ "1930" ] ] }, "page" : "272", "publisher" : "Clarendon Press", "publisher-place" : "Oxford", "title" : "The Genetical Theory of Natural Selection", "type" : "book" }, "uris" : [ "http://www.mendeley.com/documents/?uuid=9a1150dc-e0d3-4e3a-ac63-c866b5764a0f" ] } ], "mendeley" : { "previouslyFormattedCitation" : "(Christiansen et al. 1998; Felsenstein 1974; Fisher 1930)" }, "properties" : { "noteIndex" : 0 }, "schema" : "https://github.com/citation-style-language/schema/raw/master/csl-citation.json" }</w:instrText>
            </w:r>
            <w:r>
              <w:rPr>
                <w:sz w:val="18"/>
                <w:szCs w:val="18"/>
              </w:rPr>
              <w:fldChar w:fldCharType="separate"/>
            </w:r>
            <w:r w:rsidR="00DF04C6" w:rsidRPr="00DF04C6">
              <w:rPr>
                <w:noProof/>
                <w:sz w:val="18"/>
                <w:szCs w:val="18"/>
              </w:rPr>
              <w:t>(Christiansen et al. 1998; Felsenstein 1974; Fisher 1930)</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7C3CAB">
            <w:pPr>
              <w:ind w:firstLine="0"/>
              <w:rPr>
                <w:sz w:val="18"/>
                <w:szCs w:val="18"/>
              </w:rPr>
            </w:pPr>
            <w:r>
              <w:rPr>
                <w:sz w:val="18"/>
                <w:szCs w:val="18"/>
              </w:rPr>
              <w:t>Clonal interference</w:t>
            </w:r>
          </w:p>
        </w:tc>
        <w:tc>
          <w:tcPr>
            <w:tcW w:w="1134"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3D797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beneficial mutations reduce the fixation probability of each other</w:t>
            </w:r>
          </w:p>
        </w:tc>
        <w:tc>
          <w:tcPr>
            <w:tcW w:w="1985" w:type="dxa"/>
          </w:tcPr>
          <w:p w:rsidR="00D35177" w:rsidRPr="00721F05" w:rsidRDefault="00D3517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p>
        </w:tc>
        <w:tc>
          <w:tcPr>
            <w:tcW w:w="1479" w:type="dxa"/>
          </w:tcPr>
          <w:p w:rsidR="00D35177" w:rsidRDefault="00746332"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id" : "ITEM-2",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2",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id" : "ITEM-3",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3",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Felsenstein 1974; Gerrish and Lenski 1998; Martens and Hallatschek 2011)" }, "properties" : { "noteIndex" : 0 }, "schema" : "https://github.com/citation-style-language/schema/raw/master/csl-citation.json" }</w:instrText>
            </w:r>
            <w:r>
              <w:rPr>
                <w:sz w:val="18"/>
                <w:szCs w:val="18"/>
              </w:rPr>
              <w:fldChar w:fldCharType="separate"/>
            </w:r>
            <w:r w:rsidRPr="00746332">
              <w:rPr>
                <w:noProof/>
                <w:sz w:val="18"/>
                <w:szCs w:val="18"/>
              </w:rPr>
              <w:t>(Felsenstein 1974; Gerrish and Lenski 1998; Martens and Hallatschek 2011)</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 xml:space="preserve">Selective </w:t>
            </w:r>
            <w:r>
              <w:rPr>
                <w:sz w:val="18"/>
                <w:szCs w:val="18"/>
              </w:rPr>
              <w:lastRenderedPageBreak/>
              <w:t>sweeps</w:t>
            </w:r>
          </w:p>
        </w:tc>
        <w:tc>
          <w:tcPr>
            <w:tcW w:w="1134"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Neutral </w:t>
            </w:r>
            <w:r>
              <w:rPr>
                <w:sz w:val="18"/>
                <w:szCs w:val="18"/>
              </w:rPr>
              <w:lastRenderedPageBreak/>
              <w:t>diversity</w:t>
            </w:r>
          </w:p>
        </w:tc>
        <w:tc>
          <w:tcPr>
            <w:tcW w:w="1276"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Adaptation</w:t>
            </w:r>
          </w:p>
        </w:tc>
        <w:tc>
          <w:tcPr>
            <w:tcW w:w="2126" w:type="dxa"/>
            <w:gridSpan w:val="2"/>
          </w:tcPr>
          <w:p w:rsidR="00DF04C6" w:rsidRPr="00721F05" w:rsidRDefault="00DF04C6"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itchhiking of neutral </w:t>
            </w:r>
            <w:r>
              <w:rPr>
                <w:sz w:val="18"/>
                <w:szCs w:val="18"/>
              </w:rPr>
              <w:lastRenderedPageBreak/>
              <w:t>mutations with beneficial ones reduces the genetic diversity, which is then restored by mutation</w:t>
            </w:r>
          </w:p>
        </w:tc>
        <w:tc>
          <w:tcPr>
            <w:tcW w:w="1985" w:type="dxa"/>
          </w:tcPr>
          <w:p w:rsidR="00DF04C6" w:rsidRPr="00721F05"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Recombination </w:t>
            </w:r>
            <w:r>
              <w:rPr>
                <w:sz w:val="18"/>
                <w:szCs w:val="18"/>
              </w:rPr>
              <w:lastRenderedPageBreak/>
              <w:t>regenerates the genetic diversity lost by sweeps and limits the scope of these sweeps</w:t>
            </w:r>
          </w:p>
        </w:tc>
        <w:tc>
          <w:tcPr>
            <w:tcW w:w="1479" w:type="dxa"/>
          </w:tcPr>
          <w:p w:rsidR="00DF04C6"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534/genetics.104.036947", "ISSN" : "0016-67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standing variation vs. new mutations-is more likely. Adaptations from the standing genetic variation are favored if either the selective advantage is weak or the selection coefficient and the mutation rate are both high. Finally, we analyze the probability of \"soft sweeps,\"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2", "issue" : "4", "issued" : { "date-parts" : [ [ "2005", "4" ] ] }, "page" : "2335-52", "title" : "Soft sweeps: molecular population genetics of adaptation from standing genetic variation.", "type" : "article-journal", "volume" : "169" }, "uris" : [ "http://www.mendeley.com/documents/?uuid=d8c19198-7b83-4c25-a674-bd01ed900ed0" ] } ], "mendeley" : { "previouslyFormattedCitation" : "(Maynard Smith and Haigh 1974; Hermisson and Pennings 2005)" }, "properties" : { "noteIndex" : 0 }, "schema" : "https://github.com/citation-style-language/schema/raw/master/csl-citation.json" }</w:instrText>
            </w:r>
            <w:r>
              <w:rPr>
                <w:sz w:val="18"/>
                <w:szCs w:val="18"/>
              </w:rPr>
              <w:fldChar w:fldCharType="separate"/>
            </w:r>
            <w:r w:rsidRPr="00DF04C6">
              <w:rPr>
                <w:noProof/>
                <w:sz w:val="18"/>
                <w:szCs w:val="18"/>
              </w:rPr>
              <w:t xml:space="preserve">(Maynard Smith </w:t>
            </w:r>
            <w:r w:rsidRPr="00DF04C6">
              <w:rPr>
                <w:noProof/>
                <w:sz w:val="18"/>
                <w:szCs w:val="18"/>
              </w:rPr>
              <w:lastRenderedPageBreak/>
              <w:t>and Haigh 1974; Hermisson and Pennings 2005)</w:t>
            </w:r>
            <w:r>
              <w:rPr>
                <w:sz w:val="18"/>
                <w:szCs w:val="18"/>
              </w:rPr>
              <w:fldChar w:fldCharType="end"/>
            </w:r>
          </w:p>
        </w:tc>
      </w:tr>
      <w:tr w:rsidR="00DF04C6"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lastRenderedPageBreak/>
              <w:t>Background selection</w:t>
            </w:r>
          </w:p>
        </w:tc>
        <w:tc>
          <w:tcPr>
            <w:tcW w:w="1134"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w:t>
            </w:r>
          </w:p>
        </w:tc>
        <w:tc>
          <w:tcPr>
            <w:tcW w:w="2126" w:type="dxa"/>
            <w:gridSpan w:val="2"/>
          </w:tcPr>
          <w:p w:rsidR="00DF04C6" w:rsidRPr="00721F05" w:rsidRDefault="00DF04C6" w:rsidP="00DF04C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limination of deleterious mutations reduces the genetic diversity, which is then restored by mutation</w:t>
            </w:r>
            <w:bookmarkStart w:id="22" w:name="_GoBack"/>
            <w:bookmarkEnd w:id="22"/>
          </w:p>
        </w:tc>
        <w:tc>
          <w:tcPr>
            <w:tcW w:w="1985"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c>
          <w:tcPr>
            <w:tcW w:w="1479" w:type="dxa"/>
          </w:tcPr>
          <w:p w:rsidR="00DF04C6"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534/genetics.111.134288", "ISSN" : "1943-2631", "PMID" : "22219506", "abstract" : "The process of evolution at a given site in the genome can be influenced by the action of selection at other sites, especially when these are closely linked to it. Such selection reduces the effective population size experienced by the site in question (the Hill-Robertson effect), reducing the level of variability and the efficacy of selection. In particular, deleterious variants are continually being produced by mutation and then eliminated by selection at sites throughout the genome. The resulting reduction in variability at linked neutral or nearly neutral sites can be predicted from the theory of background selection, which assumes that deleterious mutations have such large effects that their behavior in the population is effectively deterministic. More weakly selected mutations can accumulate by Muller's ratchet after a shutdown of recombination, as in an evolving Y chromosome. Many functionally significant sites are probably so weakly selected that Hill-Robertson interference undermines the effective strength of selection upon them, when recombination is rare or absent. This leads to large departures from deterministic equilibrium and smaller effects on linked neutral sites than under background selection or Muller's ratchet. Evidence is discussed that is consistent with the action of these processes in shaping genome-wide patterns of variation and evolution.", "author" : [ { "dropping-particle" : "", "family" : "Charlesworth", "given" : "Brian", "non-dropping-particle" : "", "parse-names" : false, "suffix" : "" } ], "container-title" : "Genetics", "id" : "ITEM-1", "issue" : "1", "issued" : { "date-parts" : [ [ "2012", "1", "4" ] ] }, "note" : "In this article, I focus exclusively on the effects of deleterious mutations on evolution at linked sites, both in the context of background selection and when purifying selection is sufficiently weak that mutations deviate sub- stantially from their deterministic equilibria as a result of genetic drift", "page" : "5-22", "title" : "The effects of deleterious mutations on evolution at linked sites.", "type" : "article-journal", "volume" : "190" }, "uris" : [ "http://www.mendeley.com/documents/?uuid=f633ca7d-2c92-4826-9cfa-aebb6376febd" ] } ], "mendeley" : { "previouslyFormattedCitation" : "(Charlesworth 2012)" }, "properties" : { "noteIndex" : 0 }, "schema" : "https://github.com/citation-style-language/schema/raw/master/csl-citation.json" }</w:instrText>
            </w:r>
            <w:r>
              <w:rPr>
                <w:sz w:val="18"/>
                <w:szCs w:val="18"/>
              </w:rPr>
              <w:fldChar w:fldCharType="separate"/>
            </w:r>
            <w:r w:rsidRPr="00DF04C6">
              <w:rPr>
                <w:noProof/>
                <w:sz w:val="18"/>
                <w:szCs w:val="18"/>
              </w:rPr>
              <w:t>(Charlesworth 2012)</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Default="00DF04C6" w:rsidP="00BA6A91">
            <w:pPr>
              <w:ind w:firstLine="0"/>
              <w:rPr>
                <w:sz w:val="18"/>
                <w:szCs w:val="18"/>
              </w:rPr>
            </w:pPr>
          </w:p>
        </w:tc>
        <w:tc>
          <w:tcPr>
            <w:tcW w:w="1134"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276"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gridSpan w:val="2"/>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985"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479"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DE3D33">
          <w:rPr>
            <w:noProof/>
          </w:rPr>
          <w:t>9</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DE3D33">
        <w:rPr>
          <w:noProof/>
          <w:highlight w:val="yellow"/>
        </w:rPr>
        <w:t>10</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18"/>
      <w:headerReference w:type="default" r:id="rId19"/>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6332" w:rsidRDefault="00746332" w:rsidP="00684BC6">
      <w:r>
        <w:separator/>
      </w:r>
    </w:p>
  </w:endnote>
  <w:endnote w:type="continuationSeparator" w:id="0">
    <w:p w:rsidR="00746332" w:rsidRDefault="00746332"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746332" w:rsidRDefault="00746332" w:rsidP="00684BC6">
        <w:pPr>
          <w:pStyle w:val="Footer"/>
        </w:pPr>
        <w:r>
          <w:fldChar w:fldCharType="begin"/>
        </w:r>
        <w:r>
          <w:instrText xml:space="preserve"> PAGE   \* MERGEFORMAT </w:instrText>
        </w:r>
        <w:r>
          <w:fldChar w:fldCharType="separate"/>
        </w:r>
        <w:r w:rsidR="00DF04C6">
          <w:rPr>
            <w:noProof/>
          </w:rPr>
          <w:t>22</w:t>
        </w:r>
        <w:r>
          <w:rPr>
            <w:noProof/>
          </w:rPr>
          <w:fldChar w:fldCharType="end"/>
        </w:r>
      </w:p>
    </w:sdtContent>
  </w:sdt>
  <w:p w:rsidR="00746332" w:rsidRDefault="00746332"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332" w:rsidRDefault="00746332" w:rsidP="00684BC6">
    <w:r>
      <w:fldChar w:fldCharType="begin"/>
    </w:r>
    <w:r>
      <w:instrText>PAGE</w:instrText>
    </w:r>
    <w:r>
      <w:fldChar w:fldCharType="separate"/>
    </w:r>
    <w:r w:rsidR="00DF04C6">
      <w:rPr>
        <w:noProof/>
      </w:rPr>
      <w:t>2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6332" w:rsidRDefault="00746332" w:rsidP="00684BC6">
      <w:r>
        <w:separator/>
      </w:r>
    </w:p>
  </w:footnote>
  <w:footnote w:type="continuationSeparator" w:id="0">
    <w:p w:rsidR="00746332" w:rsidRDefault="00746332"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332" w:rsidRDefault="00746332"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332" w:rsidRDefault="00746332" w:rsidP="00684BC6">
    <w:pPr>
      <w:pStyle w:val="Header"/>
    </w:pPr>
    <w:r>
      <w:fldChar w:fldCharType="begin"/>
    </w:r>
    <w:r>
      <w:instrText xml:space="preserve"> DATE \@ "MMMM d, yyyy" </w:instrText>
    </w:r>
    <w:r>
      <w:fldChar w:fldCharType="separate"/>
    </w:r>
    <w:r>
      <w:rPr>
        <w:noProof/>
      </w:rPr>
      <w:t>July 24,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D0C"/>
    <w:rsid w:val="0000657B"/>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5B58"/>
    <w:rsid w:val="00127F03"/>
    <w:rsid w:val="001405E7"/>
    <w:rsid w:val="0015245B"/>
    <w:rsid w:val="0015303A"/>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63102"/>
    <w:rsid w:val="00263A33"/>
    <w:rsid w:val="0027187C"/>
    <w:rsid w:val="00280E31"/>
    <w:rsid w:val="00282723"/>
    <w:rsid w:val="002833EF"/>
    <w:rsid w:val="002869DA"/>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81554"/>
    <w:rsid w:val="00393F82"/>
    <w:rsid w:val="00396210"/>
    <w:rsid w:val="003A0002"/>
    <w:rsid w:val="003A0243"/>
    <w:rsid w:val="003A3923"/>
    <w:rsid w:val="003A4706"/>
    <w:rsid w:val="003A69ED"/>
    <w:rsid w:val="003C3340"/>
    <w:rsid w:val="003C3829"/>
    <w:rsid w:val="003D0050"/>
    <w:rsid w:val="003D21C1"/>
    <w:rsid w:val="003D7976"/>
    <w:rsid w:val="003E13B9"/>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C4129"/>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4E05"/>
    <w:rsid w:val="005B467E"/>
    <w:rsid w:val="005D47D6"/>
    <w:rsid w:val="005E17FC"/>
    <w:rsid w:val="005E2FC1"/>
    <w:rsid w:val="005E5B74"/>
    <w:rsid w:val="005E79F1"/>
    <w:rsid w:val="005F544C"/>
    <w:rsid w:val="005F5641"/>
    <w:rsid w:val="005F5AA7"/>
    <w:rsid w:val="006036F1"/>
    <w:rsid w:val="00606643"/>
    <w:rsid w:val="006115D1"/>
    <w:rsid w:val="00614577"/>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B4AE9"/>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4633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8E4223"/>
    <w:rsid w:val="00901526"/>
    <w:rsid w:val="00904140"/>
    <w:rsid w:val="00913300"/>
    <w:rsid w:val="00916129"/>
    <w:rsid w:val="009161B7"/>
    <w:rsid w:val="0091743C"/>
    <w:rsid w:val="00950356"/>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5110"/>
    <w:rsid w:val="00AD66E9"/>
    <w:rsid w:val="00AD6C4A"/>
    <w:rsid w:val="00AE00F8"/>
    <w:rsid w:val="00AE1BCC"/>
    <w:rsid w:val="00AE39F0"/>
    <w:rsid w:val="00AE5E3A"/>
    <w:rsid w:val="00AE65BA"/>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21BE"/>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273"/>
    <w:rsid w:val="00D06B86"/>
    <w:rsid w:val="00D113A8"/>
    <w:rsid w:val="00D22B44"/>
    <w:rsid w:val="00D3013A"/>
    <w:rsid w:val="00D31778"/>
    <w:rsid w:val="00D35177"/>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3D33"/>
    <w:rsid w:val="00DE534D"/>
    <w:rsid w:val="00DE72DB"/>
    <w:rsid w:val="00DF04C6"/>
    <w:rsid w:val="00DF3F12"/>
    <w:rsid w:val="00E154A6"/>
    <w:rsid w:val="00E15D4F"/>
    <w:rsid w:val="00E26B2F"/>
    <w:rsid w:val="00E41381"/>
    <w:rsid w:val="00E447C4"/>
    <w:rsid w:val="00E56CE3"/>
    <w:rsid w:val="00E65857"/>
    <w:rsid w:val="00E65D1C"/>
    <w:rsid w:val="00E663AE"/>
    <w:rsid w:val="00E76D7C"/>
    <w:rsid w:val="00E8137A"/>
    <w:rsid w:val="00E95AD3"/>
    <w:rsid w:val="00E96C82"/>
    <w:rsid w:val="00E96D68"/>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8E6"/>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6ADA21-51B0-4E54-9652-FA79F7559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3</TotalTime>
  <Pages>24</Pages>
  <Words>4639</Words>
  <Characters>288592</Characters>
  <Application>Microsoft Office Word</Application>
  <DocSecurity>0</DocSecurity>
  <Lines>2404</Lines>
  <Paragraphs>585</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92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51</cp:revision>
  <cp:lastPrinted>2014-06-17T09:28:00Z</cp:lastPrinted>
  <dcterms:created xsi:type="dcterms:W3CDTF">2012-09-27T08:48:00Z</dcterms:created>
  <dcterms:modified xsi:type="dcterms:W3CDTF">2014-07-24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